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0DDC8C94"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predator body size and 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705E0076" w:rsidR="004F1FFA" w:rsidRDefault="00CC465F" w:rsidP="003F3823">
      <w:pPr>
        <w:rPr>
          <w:rFonts w:ascii="Times New Roman" w:hAnsi="Times New Roman" w:cs="Times New Roman"/>
        </w:rPr>
      </w:pPr>
      <w:commentRangeStart w:id="0"/>
      <w:r>
        <w:rPr>
          <w:rFonts w:ascii="Times New Roman" w:hAnsi="Times New Roman" w:cs="Times New Roman"/>
        </w:rPr>
        <w:t>Invited</w:t>
      </w:r>
      <w:commentRangeEnd w:id="0"/>
      <w:r w:rsidR="00A24350">
        <w:rPr>
          <w:rStyle w:val="CommentReference"/>
        </w:rPr>
        <w:commentReference w:id="0"/>
      </w:r>
      <w:r>
        <w:rPr>
          <w:rFonts w:ascii="Times New Roman" w:hAnsi="Times New Roman" w:cs="Times New Roman"/>
        </w:rPr>
        <w:t xml:space="preserve">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r w:rsidR="00C924D0">
        <w:rPr>
          <w:rFonts w:ascii="Times New Roman" w:hAnsi="Times New Roman" w:cs="Times New Roman"/>
        </w:rPr>
        <w:t xml:space="preserve">An Bui, Bart, DiFiore, Elizabeth Forbes, Devyn Orr, Michelle Lee, 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Katherine Plummer, 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39EE2BA0" w:rsidR="00E26CAC" w:rsidRDefault="001F0C75" w:rsidP="003F3823">
      <w:pPr>
        <w:rPr>
          <w:rFonts w:ascii="Times New Roman" w:hAnsi="Times New Roman" w:cs="Times New Roman"/>
        </w:rPr>
      </w:pPr>
      <w:r>
        <w:rPr>
          <w:rFonts w:ascii="Times New Roman" w:hAnsi="Times New Roman" w:cs="Times New Roman"/>
        </w:rPr>
        <w:t>Biology Letters: 2500 words from Abstract to Discussion (currently ~3900).</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15BED923"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ies</w:t>
      </w:r>
      <w:r>
        <w:rPr>
          <w:rFonts w:ascii="Times New Roman" w:hAnsi="Times New Roman" w:cs="Times New Roman"/>
        </w:rPr>
        <w:t xml:space="preserve">. However, while these </w:t>
      </w:r>
      <w:r w:rsidR="00494475">
        <w:rPr>
          <w:rFonts w:ascii="Times New Roman" w:hAnsi="Times New Roman" w:cs="Times New Roman"/>
        </w:rPr>
        <w:t xml:space="preserve">traits </w:t>
      </w:r>
      <w:r>
        <w:rPr>
          <w:rFonts w:ascii="Times New Roman" w:hAnsi="Times New Roman" w:cs="Times New Roman"/>
        </w:rPr>
        <w:t xml:space="preserve">can predict predator-prey interactions across systems where predator-prey interactions </w:t>
      </w:r>
      <w:r w:rsidR="002B0AC6">
        <w:rPr>
          <w:rFonts w:ascii="Times New Roman" w:hAnsi="Times New Roman" w:cs="Times New Roman"/>
        </w:rPr>
        <w:t>are</w:t>
      </w:r>
      <w:r>
        <w:rPr>
          <w:rFonts w:ascii="Times New Roman" w:hAnsi="Times New Roman" w:cs="Times New Roman"/>
        </w:rPr>
        <w:t xml:space="preserve"> empirically observed, less is known about how these </w:t>
      </w:r>
      <w:r w:rsidR="00494475">
        <w:rPr>
          <w:rFonts w:ascii="Times New Roman" w:hAnsi="Times New Roman" w:cs="Times New Roman"/>
        </w:rPr>
        <w:t>traits</w:t>
      </w:r>
      <w:r>
        <w:rPr>
          <w:rFonts w:ascii="Times New Roman" w:hAnsi="Times New Roman" w:cs="Times New Roman"/>
        </w:rPr>
        <w:t xml:space="preserve"> mediate predator-prey interactions that are </w:t>
      </w:r>
      <w:r w:rsidR="00494475">
        <w:rPr>
          <w:rFonts w:ascii="Times New Roman" w:hAnsi="Times New Roman" w:cs="Times New Roman"/>
        </w:rPr>
        <w:t>challenging to</w:t>
      </w:r>
      <w:r>
        <w:rPr>
          <w:rFonts w:ascii="Times New Roman" w:hAnsi="Times New Roman" w:cs="Times New Roman"/>
        </w:rPr>
        <w:t xml:space="preserve"> observe</w:t>
      </w:r>
      <w:r w:rsidR="00B26C4B">
        <w:rPr>
          <w:rFonts w:ascii="Times New Roman" w:hAnsi="Times New Roman" w:cs="Times New Roman"/>
        </w:rPr>
        <w:t xml:space="preserve"> in natural environments</w:t>
      </w:r>
      <w:r>
        <w:rPr>
          <w:rFonts w:ascii="Times New Roman" w:hAnsi="Times New Roman" w:cs="Times New Roman"/>
        </w:rPr>
        <w:t xml:space="preserve">, such as for small-bodied </w:t>
      </w:r>
      <w:r w:rsidR="002B0AC6">
        <w:rPr>
          <w:rFonts w:ascii="Times New Roman" w:hAnsi="Times New Roman" w:cs="Times New Roman"/>
        </w:rPr>
        <w:t xml:space="preserve">terrestrial </w:t>
      </w:r>
      <w:r>
        <w:rPr>
          <w:rFonts w:ascii="Times New Roman" w:hAnsi="Times New Roman" w:cs="Times New Roman"/>
        </w:rPr>
        <w:t>invertebrat</w:t>
      </w:r>
      <w:r w:rsidR="002B0AC6">
        <w:rPr>
          <w:rFonts w:ascii="Times New Roman" w:hAnsi="Times New Roman" w:cs="Times New Roman"/>
        </w:rPr>
        <w:t>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data on predator and prey sizes</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w:t>
      </w:r>
      <w:r w:rsidR="00B26C4B">
        <w:rPr>
          <w:rFonts w:ascii="Times New Roman" w:hAnsi="Times New Roman" w:cs="Times New Roman"/>
        </w:rPr>
        <w:t xml:space="preserve">and identity </w:t>
      </w:r>
      <w:r w:rsidR="002B0AC6">
        <w:rPr>
          <w:rFonts w:ascii="Times New Roman" w:hAnsi="Times New Roman" w:cs="Times New Roman"/>
        </w:rPr>
        <w:t>shape interactions</w:t>
      </w:r>
      <w:r>
        <w:rPr>
          <w:rFonts w:ascii="Times New Roman" w:hAnsi="Times New Roman" w:cs="Times New Roman"/>
        </w:rPr>
        <w:t xml:space="preserve">. </w:t>
      </w:r>
      <w:r w:rsidR="00B26C4B">
        <w:rPr>
          <w:rFonts w:ascii="Times New Roman" w:hAnsi="Times New Roman" w:cs="Times New Roman"/>
        </w:rPr>
        <w:t>We observed a total of 335 individual predator-prey interactions and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body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5 of the 9 species) consume larger prey proportional to individual predator body size than do predator individuals that do not use webs. Although the predators in this study use a variety of hunting strategies (including web use, venom, and active versus sit-and-wait hunting modes), web use drove relative prey body size more strongly than the other two traits. </w:t>
      </w:r>
      <w:r w:rsidR="002B0AC6">
        <w:rPr>
          <w:rFonts w:ascii="Times New Roman" w:hAnsi="Times New Roman" w:cs="Times New Roman"/>
        </w:rPr>
        <w:t xml:space="preserve">Our findings that multiple predator </w:t>
      </w:r>
      <w:r w:rsidR="00494475">
        <w:rPr>
          <w:rFonts w:ascii="Times New Roman" w:hAnsi="Times New Roman" w:cs="Times New Roman"/>
        </w:rPr>
        <w:t>traits</w:t>
      </w:r>
      <w:r w:rsidR="00B26C4B">
        <w:rPr>
          <w:rFonts w:ascii="Times New Roman" w:hAnsi="Times New Roman" w:cs="Times New Roman"/>
        </w:rPr>
        <w:t>, including body size and web use,</w:t>
      </w:r>
      <w:r w:rsidR="002B0AC6">
        <w:rPr>
          <w:rFonts w:ascii="Times New Roman" w:hAnsi="Times New Roman" w:cs="Times New Roman"/>
        </w:rPr>
        <w:t xml:space="preserve"> </w:t>
      </w:r>
      <w:r w:rsidR="00B26C4B">
        <w:rPr>
          <w:rFonts w:ascii="Times New Roman" w:hAnsi="Times New Roman" w:cs="Times New Roman"/>
        </w:rPr>
        <w:t>constrain</w:t>
      </w:r>
      <w:r w:rsidR="002B0AC6">
        <w:rPr>
          <w:rFonts w:ascii="Times New Roman" w:hAnsi="Times New Roman" w:cs="Times New Roman"/>
        </w:rPr>
        <w:t xml:space="preserve"> feeding interactions are key to determining patterns that shape predator-prey interactions for invertebrate food webs and could be key to predicting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187379CE"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 phylogenetic relationships, predator traits</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commentRangeStart w:id="1"/>
      <w:r w:rsidRPr="00B701CD">
        <w:rPr>
          <w:rFonts w:ascii="Times New Roman" w:hAnsi="Times New Roman" w:cs="Times New Roman"/>
          <w:b/>
          <w:bCs/>
        </w:rPr>
        <w:t>Introduction</w:t>
      </w:r>
      <w:commentRangeEnd w:id="1"/>
      <w:r w:rsidR="00341F31">
        <w:rPr>
          <w:rStyle w:val="CommentReference"/>
        </w:rPr>
        <w:commentReference w:id="1"/>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0242F63C"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Because predator-prey interactions are integral to ecosystem function, predicting these interactions is key for extrapolating general rules of predator-prey interactions in new contexts</w:t>
      </w:r>
      <w:r w:rsidR="003C17C3">
        <w:rPr>
          <w:rFonts w:ascii="Times New Roman" w:hAnsi="Times New Roman" w:cs="Times New Roman"/>
        </w:rPr>
        <w:t xml:space="preserve"> and finding general patterns that describe biological communities</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 predictabl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0BCEE25A"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Pr>
          <w:rFonts w:ascii="Times New Roman" w:hAnsi="Times New Roman" w:cs="Times New Roman"/>
        </w:rPr>
        <w:t>)</w:t>
      </w:r>
      <w:r w:rsidR="00696D8E">
        <w:rPr>
          <w:rFonts w:ascii="Times New Roman" w:hAnsi="Times New Roman" w:cs="Times New Roman"/>
        </w:rPr>
        <w:t>,</w:t>
      </w:r>
      <w:r>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696D8E">
        <w:rPr>
          <w:rFonts w:ascii="Times New Roman" w:hAnsi="Times New Roman" w:cs="Times New Roman"/>
        </w:rPr>
        <w:t xml:space="preserve">, or derived from mesocosms or feeding trials which include only pre-defined predator-prey identity pairs (e.g. </w:t>
      </w:r>
      <w:proofErr w:type="spellStart"/>
      <w:r w:rsidR="00696D8E">
        <w:rPr>
          <w:rFonts w:ascii="Times New Roman" w:hAnsi="Times New Roman" w:cs="Times New Roman"/>
        </w:rPr>
        <w:t>Rall</w:t>
      </w:r>
      <w:proofErr w:type="spellEnd"/>
      <w:r w:rsidR="00696D8E">
        <w:rPr>
          <w:rFonts w:ascii="Times New Roman" w:hAnsi="Times New Roman" w:cs="Times New Roman"/>
        </w:rPr>
        <w:t xml:space="preserve"> et al., Rudolf et al. 2014, CITE SOME </w:t>
      </w:r>
      <w:proofErr w:type="spellStart"/>
      <w:r w:rsidR="00696D8E">
        <w:rPr>
          <w:rFonts w:ascii="Times New Roman" w:hAnsi="Times New Roman" w:cs="Times New Roman"/>
        </w:rPr>
        <w:t>otherss</w:t>
      </w:r>
      <w:proofErr w:type="spellEnd"/>
      <w:r w:rsidR="00696D8E">
        <w:rPr>
          <w:rFonts w:ascii="Times New Roman" w:hAnsi="Times New Roman" w:cs="Times New Roman"/>
        </w:rPr>
        <w:t>)</w:t>
      </w:r>
      <w:r w:rsidR="001D1F0B">
        <w:rPr>
          <w:rFonts w:ascii="Times New Roman" w:hAnsi="Times New Roman" w:cs="Times New Roman"/>
        </w:rPr>
        <w:t>.</w:t>
      </w:r>
      <w:r w:rsidR="000E1D95">
        <w:rPr>
          <w:rFonts w:ascii="Times New Roman" w:hAnsi="Times New Roman" w:cs="Times New Roman"/>
        </w:rPr>
        <w:t xml:space="preserve"> </w:t>
      </w:r>
      <w:r w:rsidR="00696D8E">
        <w:rPr>
          <w:rFonts w:ascii="Times New Roman" w:hAnsi="Times New Roman" w:cs="Times New Roman"/>
        </w:rPr>
        <w:t xml:space="preserve">Thus,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crucial for 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p>
    <w:p w14:paraId="4237D267" w14:textId="728F9F18" w:rsidR="00B54432" w:rsidRDefault="00B54432" w:rsidP="003F3823">
      <w:pPr>
        <w:rPr>
          <w:rFonts w:ascii="Times New Roman" w:hAnsi="Times New Roman" w:cs="Times New Roman"/>
        </w:rPr>
      </w:pPr>
    </w:p>
    <w:p w14:paraId="70E8307D" w14:textId="0153149F"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2B7BAF">
        <w:rPr>
          <w:rFonts w:ascii="Times New Roman" w:hAnsi="Times New Roman" w:cs="Times New Roman"/>
        </w:rPr>
        <w:t>cross-species feeding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Using empirical interaction data to understand how </w:t>
      </w:r>
      <w:r w:rsidR="00CD570A">
        <w:rPr>
          <w:rFonts w:ascii="Times New Roman" w:hAnsi="Times New Roman" w:cs="Times New Roman"/>
        </w:rPr>
        <w:t>predator traits and species identity</w:t>
      </w:r>
      <w:r w:rsidR="005961E9">
        <w:rPr>
          <w:rFonts w:ascii="Times New Roman" w:hAnsi="Times New Roman" w:cs="Times New Roman"/>
        </w:rPr>
        <w:t xml:space="preserve">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0D4BEE76"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w:t>
      </w:r>
      <w:r w:rsidR="0040503F">
        <w:rPr>
          <w:rFonts w:ascii="Times New Roman" w:hAnsi="Times New Roman" w:cs="Times New Roman"/>
          <w:bCs/>
        </w:rPr>
        <w:lastRenderedPageBreak/>
        <w:t xml:space="preserve">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41744094"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sit-and-wait LOOK AT OTHER TERMS)</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49F1E9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w:t>
      </w:r>
      <w:r w:rsidR="00CC208F">
        <w:rPr>
          <w:rFonts w:ascii="Times New Roman" w:hAnsi="Times New Roman" w:cs="Times New Roman"/>
          <w:bCs/>
        </w:rPr>
        <w:t>1</w:t>
      </w:r>
      <w:r w:rsidR="00DD3D05">
        <w:rPr>
          <w:rFonts w:ascii="Times New Roman" w:hAnsi="Times New Roman" w:cs="Times New Roman"/>
          <w:bCs/>
        </w:rPr>
        <w:t xml:space="preserve">),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w:t>
      </w:r>
      <w:r w:rsidR="001C1C59">
        <w:rPr>
          <w:rFonts w:ascii="Times New Roman" w:hAnsi="Times New Roman" w:cs="Times New Roman"/>
          <w:bCs/>
        </w:rPr>
        <w:t>2</w:t>
      </w:r>
      <w:r w:rsidR="0067570A">
        <w:rPr>
          <w:rFonts w:ascii="Times New Roman" w:hAnsi="Times New Roman" w:cs="Times New Roman"/>
          <w:bCs/>
        </w:rPr>
        <w:t>)</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w:t>
      </w:r>
      <w:r w:rsidR="00CC208F">
        <w:rPr>
          <w:rFonts w:ascii="Times New Roman" w:hAnsi="Times New Roman" w:cs="Times New Roman"/>
          <w:bCs/>
        </w:rPr>
        <w:t>2</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w:t>
      </w:r>
      <w:r w:rsidR="005676C9">
        <w:rPr>
          <w:rFonts w:ascii="Times New Roman" w:hAnsi="Times New Roman" w:cs="Times New Roman"/>
          <w:bCs/>
        </w:rPr>
        <w:t>Hsieh and Chao 2016</w:t>
      </w:r>
      <w:r w:rsidR="00795B74">
        <w:rPr>
          <w:rFonts w:ascii="Times New Roman" w:hAnsi="Times New Roman" w:cs="Times New Roman"/>
          <w:bCs/>
        </w:rPr>
        <w:t>) and a lower quantile cutoff (</w:t>
      </w:r>
      <w:r w:rsidR="0067570A">
        <w:rPr>
          <w:rFonts w:ascii="Times New Roman" w:hAnsi="Times New Roman" w:cs="Times New Roman"/>
          <w:bCs/>
        </w:rPr>
        <w:t xml:space="preserve">SI Figures </w:t>
      </w:r>
      <w:r w:rsidR="00CC208F">
        <w:rPr>
          <w:rFonts w:ascii="Times New Roman" w:hAnsi="Times New Roman" w:cs="Times New Roman"/>
          <w:bCs/>
        </w:rPr>
        <w:t xml:space="preserve">5 </w:t>
      </w:r>
      <w:r w:rsidR="0067570A">
        <w:rPr>
          <w:rFonts w:ascii="Times New Roman" w:hAnsi="Times New Roman" w:cs="Times New Roman"/>
          <w:bCs/>
        </w:rPr>
        <w:t xml:space="preserve">&amp; </w:t>
      </w:r>
      <w:r w:rsidR="00CC208F">
        <w:rPr>
          <w:rFonts w:ascii="Times New Roman" w:hAnsi="Times New Roman" w:cs="Times New Roman"/>
          <w:bCs/>
        </w:rPr>
        <w:t>6</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 xml:space="preserve">(Hsieh </w:t>
      </w:r>
      <w:r w:rsidR="00795B74" w:rsidRPr="0040503F">
        <w:rPr>
          <w:rFonts w:ascii="Times New Roman" w:hAnsi="Times New Roman" w:cs="Times New Roman"/>
          <w:bCs/>
          <w:noProof/>
        </w:rPr>
        <w:lastRenderedPageBreak/>
        <w:t>&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5361A8FA" w:rsidR="0059261E" w:rsidRPr="00C66B85" w:rsidRDefault="00DD3D05" w:rsidP="003F3823">
      <w:pPr>
        <w:rPr>
          <w:rFonts w:ascii="Times New Roman" w:hAnsi="Times New Roman" w:cs="Times New Roman"/>
          <w:bCs/>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600687">
        <w:rPr>
          <w:rFonts w:ascii="Times New Roman" w:hAnsi="Times New Roman" w:cs="Times New Roman"/>
          <w:bCs/>
        </w:rPr>
        <w:t xml:space="preserve"> Due to </w:t>
      </w:r>
      <w:r w:rsidR="00C66B85">
        <w:rPr>
          <w:rFonts w:ascii="Times New Roman" w:hAnsi="Times New Roman" w:cs="Times New Roman"/>
          <w:bCs/>
        </w:rPr>
        <w:t xml:space="preserve">relatively low representation of </w:t>
      </w:r>
      <w:r w:rsidR="00600687">
        <w:rPr>
          <w:rFonts w:ascii="Times New Roman" w:hAnsi="Times New Roman" w:cs="Times New Roman"/>
          <w:bCs/>
        </w:rPr>
        <w:t>invertebrate sequence data in online sequence databases (</w:t>
      </w:r>
      <w:proofErr w:type="spellStart"/>
      <w:r w:rsidR="00C66B85">
        <w:rPr>
          <w:rFonts w:ascii="Times New Roman" w:hAnsi="Times New Roman" w:cs="Times New Roman"/>
          <w:bCs/>
        </w:rPr>
        <w:t>Kvist</w:t>
      </w:r>
      <w:proofErr w:type="spellEnd"/>
      <w:r w:rsidR="00C66B85">
        <w:rPr>
          <w:rFonts w:ascii="Times New Roman" w:hAnsi="Times New Roman" w:cs="Times New Roman"/>
          <w:bCs/>
        </w:rPr>
        <w:t xml:space="preserve"> 2013), not only does family-level data provide information comparable to previous studies, but also prevents losing interaction data that does not receive a genus or species identifier due to a lack of data available in databases. Adding to this, on Palmyra, each invertebrate family corresponds to an average of 1.9 (± 0.13 SE) species, so for this system a family-level taxonomic assignment is fairly close to that of a species-level assignment.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ithin sequencing runs which could alter prey identity or diversity in favor of predator species on a shared run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27A29BBA"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01AC2AC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w:t>
      </w:r>
      <w:proofErr w:type="gramStart"/>
      <w:r w:rsidR="00FE0C10">
        <w:rPr>
          <w:rFonts w:ascii="Times New Roman" w:hAnsi="Times New Roman" w:cs="Times New Roman"/>
        </w:rPr>
        <w:t>e.g.</w:t>
      </w:r>
      <w:proofErr w:type="gramEnd"/>
      <w:r w:rsidR="00FE0C10">
        <w:rPr>
          <w:rFonts w:ascii="Times New Roman" w:hAnsi="Times New Roman" w:cs="Times New Roman"/>
        </w:rPr>
        <w:t xml:space="preserve"> sit-and-wait) hunter (Schmitz literatur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w:t>
      </w:r>
      <w:proofErr w:type="spellStart"/>
      <w:r w:rsidR="00355E52">
        <w:rPr>
          <w:rFonts w:ascii="Times New Roman" w:hAnsi="Times New Roman" w:cs="Times New Roman"/>
        </w:rPr>
        <w:t xml:space="preserve">hunting). </w:t>
      </w:r>
      <w:proofErr w:type="spellEnd"/>
      <w:r w:rsidR="00355E52">
        <w:rPr>
          <w:rFonts w:ascii="Times New Roman" w:hAnsi="Times New Roman" w:cs="Times New Roman"/>
        </w:rPr>
        <w:t xml:space="preserve">In each of these models, predator individual and predator species identity were random effects. We took this approach to avoid </w:t>
      </w:r>
      <w:r w:rsidR="00355E52">
        <w:rPr>
          <w:rFonts w:ascii="Times New Roman" w:hAnsi="Times New Roman" w:cs="Times New Roman"/>
        </w:rPr>
        <w:lastRenderedPageBreak/>
        <w:t xml:space="preserve">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7232B8B8"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7D593D83" w:rsidR="00791E9A" w:rsidRDefault="007C0C14" w:rsidP="002B75ED">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the predator trait model that most explained variation in predator-prey size ratio was the model that included web-use as a predictor (</w:t>
      </w:r>
      <w:r w:rsidR="006B2220">
        <w:rPr>
          <w:rFonts w:ascii="Times New Roman" w:hAnsi="Times New Roman" w:cs="Times New Roman"/>
        </w:rPr>
        <w:t>p-value = 0.05, β = 1.25, Figure 4, SI Table 7).</w:t>
      </w:r>
      <w:r w:rsidR="006B2220">
        <w:rPr>
          <w:rFonts w:ascii="Times New Roman" w:hAnsi="Times New Roman" w:cs="Times New Roman"/>
        </w:rPr>
        <w:t xml:space="preserve">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 xml:space="preserve">had significantly larger prey relative to individual predator siz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proofErr w:type="gramStart"/>
      <w:r w:rsidR="00740B2C">
        <w:rPr>
          <w:rFonts w:ascii="Times New Roman" w:hAnsi="Times New Roman" w:cs="Times New Roman"/>
        </w:rPr>
        <w:t>non web</w:t>
      </w:r>
      <w:proofErr w:type="spellEnd"/>
      <w:proofErr w:type="gram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42B5427A"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and feedin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 xml:space="preserve">Specifically, 1) </w:t>
      </w:r>
      <w:r>
        <w:rPr>
          <w:rFonts w:ascii="Times New Roman" w:hAnsi="Times New Roman" w:cs="Times New Roman"/>
        </w:rPr>
        <w:lastRenderedPageBreak/>
        <w:t>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sidR="00C959E3">
        <w:rPr>
          <w:rFonts w:ascii="Times New Roman" w:hAnsi="Times New Roman" w:cs="Times New Roman"/>
        </w:rPr>
        <w:t xml:space="preserve">Broadening beyond species-specific analyses, 3)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r w:rsidR="005963C3">
        <w:rPr>
          <w:rFonts w:ascii="Times New Roman" w:hAnsi="Times New Roman" w:cs="Times New Roman"/>
        </w:rPr>
        <w:t xml:space="preserve">Building comprehensive </w:t>
      </w:r>
      <w:r w:rsidR="00C959E3">
        <w:rPr>
          <w:rFonts w:ascii="Times New Roman" w:hAnsi="Times New Roman" w:cs="Times New Roman"/>
        </w:rPr>
        <w:t xml:space="preserve">empirical </w:t>
      </w:r>
      <w:r w:rsidR="005963C3">
        <w:rPr>
          <w:rFonts w:ascii="Times New Roman" w:hAnsi="Times New Roman" w:cs="Times New Roman"/>
        </w:rPr>
        <w:t>datasets for</w:t>
      </w:r>
      <w:r w:rsidR="00C959E3">
        <w:rPr>
          <w:rFonts w:ascii="Times New Roman" w:hAnsi="Times New Roman" w:cs="Times New Roman"/>
        </w:rPr>
        <w:t xml:space="preserve"> interactions among</w:t>
      </w:r>
      <w:r w:rsidR="005963C3">
        <w:rPr>
          <w:rFonts w:ascii="Times New Roman" w:hAnsi="Times New Roman" w:cs="Times New Roman"/>
        </w:rPr>
        <w:t xml:space="preserve"> small-bodied predators </w:t>
      </w:r>
      <w:r w:rsidR="00C959E3">
        <w:rPr>
          <w:rFonts w:ascii="Times New Roman" w:hAnsi="Times New Roman" w:cs="Times New Roman"/>
        </w:rPr>
        <w:t xml:space="preserve">and their prey </w:t>
      </w:r>
      <w:r w:rsidR="005963C3">
        <w:rPr>
          <w:rFonts w:ascii="Times New Roman" w:hAnsi="Times New Roman" w:cs="Times New Roman"/>
        </w:rPr>
        <w:t xml:space="preserve">will </w:t>
      </w:r>
      <w:r w:rsidR="000C4A14">
        <w:rPr>
          <w:rFonts w:ascii="Times New Roman" w:hAnsi="Times New Roman" w:cs="Times New Roman"/>
        </w:rPr>
        <w:t xml:space="preserve">continue to </w:t>
      </w:r>
      <w:r w:rsidR="005963C3">
        <w:rPr>
          <w:rFonts w:ascii="Times New Roman" w:hAnsi="Times New Roman" w:cs="Times New Roman"/>
        </w:rPr>
        <w:t xml:space="preserve">refine these </w:t>
      </w:r>
      <w:r w:rsidR="004239D4">
        <w:rPr>
          <w:rFonts w:ascii="Times New Roman" w:hAnsi="Times New Roman" w:cs="Times New Roman"/>
        </w:rPr>
        <w:t>multi-trait approaches</w:t>
      </w:r>
      <w:r w:rsidR="00447D18">
        <w:rPr>
          <w:rFonts w:ascii="Times New Roman" w:hAnsi="Times New Roman" w:cs="Times New Roman"/>
        </w:rPr>
        <w:t xml:space="preserve"> such that they can be predictive of general patterns</w:t>
      </w:r>
      <w:r w:rsidR="005963C3">
        <w:rPr>
          <w:rFonts w:ascii="Times New Roman" w:hAnsi="Times New Roman" w:cs="Times New Roman"/>
        </w:rPr>
        <w:t xml:space="preserve">. </w:t>
      </w:r>
      <w:r w:rsidR="009537C6">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3AD15C73" w:rsidR="004F21B4" w:rsidRDefault="004F21B4" w:rsidP="003F3823">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A combination of traits</w:t>
      </w:r>
      <w:r>
        <w:rPr>
          <w:rFonts w:ascii="Times New Roman" w:hAnsi="Times New Roman" w:cs="Times New Roman"/>
        </w:rPr>
        <w:t>]</w:t>
      </w:r>
    </w:p>
    <w:p w14:paraId="5028E0AC" w14:textId="08C1BCC2" w:rsidR="004239D4"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w:t>
      </w:r>
      <w:r w:rsidR="00447D18">
        <w:rPr>
          <w:rFonts w:ascii="Times New Roman" w:hAnsi="Times New Roman" w:cs="Times New Roman"/>
        </w:rPr>
        <w:t xml:space="preserve"> predator and prey traits </w:t>
      </w:r>
      <w:r>
        <w:rPr>
          <w:rFonts w:ascii="Times New Roman" w:hAnsi="Times New Roman" w:cs="Times New Roman"/>
        </w:rPr>
        <w:t>(</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4239D4">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w:t>
      </w:r>
      <w:r w:rsidR="004239D4">
        <w:rPr>
          <w:rFonts w:ascii="Times New Roman" w:hAnsi="Times New Roman" w:cs="Times New Roman"/>
        </w:rPr>
        <w:t xml:space="preserve">individuals of </w:t>
      </w:r>
      <w:r w:rsidR="007B5BB4">
        <w:rPr>
          <w:rFonts w:ascii="Times New Roman" w:hAnsi="Times New Roman" w:cs="Times New Roman"/>
        </w:rPr>
        <w:t>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sidR="007B5BB4">
        <w:rPr>
          <w:rFonts w:ascii="Times New Roman" w:hAnsi="Times New Roman" w:cs="Times New Roman"/>
        </w:rPr>
        <w:t xml:space="preserve"> (</w:t>
      </w:r>
      <w:r w:rsidR="007E4195">
        <w:rPr>
          <w:rFonts w:ascii="Times New Roman" w:hAnsi="Times New Roman" w:cs="Times New Roman"/>
        </w:rPr>
        <w:t xml:space="preserve">“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a non-gape-limited</w:t>
      </w:r>
      <w:r w:rsidR="004239D4">
        <w:rPr>
          <w:rFonts w:ascii="Times New Roman" w:hAnsi="Times New Roman" w:cs="Times New Roman"/>
        </w:rPr>
        <w:t xml:space="preserve"> species may have the same prey size range available to it as a large-bodied individual of a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Our dataset demonstrates that some </w:t>
      </w:r>
      <w:r w:rsidR="001D047C">
        <w:rPr>
          <w:rFonts w:ascii="Times New Roman" w:hAnsi="Times New Roman" w:cs="Times New Roman"/>
        </w:rPr>
        <w:t xml:space="preserve">traits that limit prey size selection </w:t>
      </w:r>
      <w:r w:rsidR="007E4195">
        <w:rPr>
          <w:rFonts w:ascii="Times New Roman" w:hAnsi="Times New Roman" w:cs="Times New Roman"/>
        </w:rPr>
        <w:t>are</w:t>
      </w:r>
      <w:r w:rsidR="001D047C">
        <w:rPr>
          <w:rFonts w:ascii="Times New Roman" w:hAnsi="Times New Roman" w:cs="Times New Roman"/>
        </w:rPr>
        <w:t xml:space="preserv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w:t>
      </w:r>
      <w:r w:rsidR="004239D4">
        <w:rPr>
          <w:rFonts w:ascii="Times New Roman" w:hAnsi="Times New Roman" w:cs="Times New Roman"/>
        </w:rPr>
        <w:t>web use among Order: Araneae</w:t>
      </w:r>
      <w:r w:rsidR="001D047C">
        <w:rPr>
          <w:rFonts w:ascii="Times New Roman" w:hAnsi="Times New Roman" w:cs="Times New Roman"/>
        </w:rPr>
        <w:t xml:space="preserve">), </w:t>
      </w:r>
      <w:r w:rsidR="009537C6">
        <w:rPr>
          <w:rFonts w:ascii="Times New Roman" w:hAnsi="Times New Roman" w:cs="Times New Roman"/>
        </w:rPr>
        <w:t xml:space="preserve">suggesting approaching these food webs with phylogenetic </w:t>
      </w:r>
      <w:r w:rsidR="004239D4">
        <w:rPr>
          <w:rFonts w:ascii="Times New Roman" w:hAnsi="Times New Roman" w:cs="Times New Roman"/>
        </w:rPr>
        <w:t xml:space="preserve">or trait-based </w:t>
      </w:r>
      <w:r w:rsidR="009537C6">
        <w:rPr>
          <w:rFonts w:ascii="Times New Roman" w:hAnsi="Times New Roman" w:cs="Times New Roman"/>
        </w:rPr>
        <w:t xml:space="preserve">filters </w:t>
      </w:r>
      <w:r w:rsidR="004239D4">
        <w:rPr>
          <w:rFonts w:ascii="Times New Roman" w:hAnsi="Times New Roman" w:cs="Times New Roman"/>
        </w:rPr>
        <w:t xml:space="preserve">(e.g. Grey et al., Brose et al. 2019, </w:t>
      </w:r>
      <w:proofErr w:type="spellStart"/>
      <w:r w:rsidR="004239D4">
        <w:rPr>
          <w:rFonts w:ascii="Times New Roman" w:hAnsi="Times New Roman" w:cs="Times New Roman"/>
        </w:rPr>
        <w:t>Laigle</w:t>
      </w:r>
      <w:proofErr w:type="spellEnd"/>
      <w:r w:rsidR="004239D4">
        <w:rPr>
          <w:rFonts w:ascii="Times New Roman" w:hAnsi="Times New Roman" w:cs="Times New Roman"/>
        </w:rPr>
        <w:t xml:space="preserve"> et al. 2017</w:t>
      </w:r>
      <w:r w:rsidR="0024313B">
        <w:rPr>
          <w:rFonts w:ascii="Times New Roman" w:hAnsi="Times New Roman" w:cs="Times New Roman"/>
        </w:rPr>
        <w:t>, Pomeranz</w:t>
      </w:r>
      <w:r w:rsidR="004239D4">
        <w:rPr>
          <w:rFonts w:ascii="Times New Roman" w:hAnsi="Times New Roman" w:cs="Times New Roman"/>
        </w:rPr>
        <w:t xml:space="preserve">) </w:t>
      </w:r>
      <w:r w:rsidR="007E4195">
        <w:rPr>
          <w:rFonts w:ascii="Times New Roman" w:hAnsi="Times New Roman" w:cs="Times New Roman"/>
        </w:rPr>
        <w:t>in addition to body size constraints</w:t>
      </w:r>
      <w:r w:rsidR="009537C6">
        <w:rPr>
          <w:rFonts w:ascii="Times New Roman" w:hAnsi="Times New Roman" w:cs="Times New Roman"/>
        </w:rPr>
        <w:t>.</w:t>
      </w:r>
      <w:r w:rsidR="008403CE">
        <w:rPr>
          <w:rFonts w:ascii="Times New Roman" w:hAnsi="Times New Roman" w:cs="Times New Roman"/>
        </w:rPr>
        <w:t xml:space="preserve"> </w:t>
      </w:r>
      <w:r w:rsidR="004239D4">
        <w:rPr>
          <w:rFonts w:ascii="Times New Roman" w:hAnsi="Times New Roman" w:cs="Times New Roman"/>
        </w:rPr>
        <w:t xml:space="preserve"> </w:t>
      </w:r>
      <w:r w:rsidR="001F0C75">
        <w:rPr>
          <w:rFonts w:ascii="Times New Roman" w:hAnsi="Times New Roman" w:cs="Times New Roman"/>
        </w:rPr>
        <w:t>[ maybe include a shortened version of next paragraph at the end or within this paragraph to shorten discussion].</w:t>
      </w:r>
    </w:p>
    <w:p w14:paraId="62E51851" w14:textId="1FDE0B2C" w:rsidR="001D047C" w:rsidRDefault="001D047C" w:rsidP="003507EC">
      <w:pPr>
        <w:rPr>
          <w:rFonts w:ascii="Times New Roman" w:hAnsi="Times New Roman" w:cs="Times New Roman"/>
        </w:rPr>
      </w:pPr>
    </w:p>
    <w:p w14:paraId="6E683B2F" w14:textId="6D705148" w:rsidR="00447D18" w:rsidRDefault="00447D18" w:rsidP="003507EC">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 xml:space="preserve">other traits] </w:t>
      </w:r>
    </w:p>
    <w:p w14:paraId="40928ECC" w14:textId="28346BF3" w:rsidR="00A268CE" w:rsidRDefault="00702C6D" w:rsidP="003507EC">
      <w:pPr>
        <w:rPr>
          <w:rFonts w:ascii="Times New Roman" w:hAnsi="Times New Roman" w:cs="Times New Roman"/>
        </w:rPr>
      </w:pPr>
      <w:r>
        <w:rPr>
          <w:rFonts w:ascii="Times New Roman" w:hAnsi="Times New Roman" w:cs="Times New Roman"/>
        </w:rPr>
        <w:t xml:space="preserve">How both predator body size and hunting traits shape predator-prey interactions is an </w:t>
      </w:r>
      <w:r w:rsidR="00B4631F">
        <w:rPr>
          <w:rFonts w:ascii="Times New Roman" w:hAnsi="Times New Roman" w:cs="Times New Roman"/>
        </w:rPr>
        <w:t>idea that has already gained attention both within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 and scaled across food webs in many environmental contexts (Brose et al. 2019). For invertebrate-only food webs, hunting strategy and hunting “tools” </w:t>
      </w:r>
      <w:r w:rsidR="007E4195">
        <w:rPr>
          <w:rFonts w:ascii="Times New Roman" w:hAnsi="Times New Roman" w:cs="Times New Roman"/>
        </w:rPr>
        <w:t>are</w:t>
      </w:r>
      <w:r w:rsidR="00B4631F">
        <w:rPr>
          <w:rFonts w:ascii="Times New Roman" w:hAnsi="Times New Roman" w:cs="Times New Roman"/>
        </w:rPr>
        <w:t xml:space="preserve"> </w:t>
      </w:r>
      <w:r w:rsidR="00D4276F">
        <w:rPr>
          <w:rFonts w:ascii="Times New Roman" w:hAnsi="Times New Roman" w:cs="Times New Roman"/>
        </w:rPr>
        <w:t>promising traits</w:t>
      </w:r>
      <w:r w:rsidR="00B4631F">
        <w:rPr>
          <w:rFonts w:ascii="Times New Roman" w:hAnsi="Times New Roman" w:cs="Times New Roman"/>
        </w:rPr>
        <w:t xml:space="preserve"> in terms of generality and their role in shaping predator niche (</w:t>
      </w:r>
      <w:proofErr w:type="gramStart"/>
      <w:r w:rsidR="00B4631F">
        <w:rPr>
          <w:rFonts w:ascii="Times New Roman" w:hAnsi="Times New Roman" w:cs="Times New Roman"/>
        </w:rPr>
        <w:t>e.g.</w:t>
      </w:r>
      <w:proofErr w:type="gramEnd"/>
      <w:r w:rsidR="00B4631F">
        <w:rPr>
          <w:rFonts w:ascii="Times New Roman" w:hAnsi="Times New Roman" w:cs="Times New Roman"/>
        </w:rPr>
        <w:t xml:space="preserve"> Schmitz spider papers). In our dataset, a few promising traits and surprising variations from expected </w:t>
      </w:r>
      <w:r w:rsidR="00017D4F">
        <w:rPr>
          <w:rFonts w:ascii="Times New Roman" w:hAnsi="Times New Roman" w:cs="Times New Roman"/>
        </w:rPr>
        <w:t xml:space="preserve">body size </w:t>
      </w:r>
      <w:r w:rsidR="00B4631F">
        <w:rPr>
          <w:rFonts w:ascii="Times New Roman" w:hAnsi="Times New Roman" w:cs="Times New Roman"/>
        </w:rPr>
        <w:t>patterns may provide fruitful next step</w:t>
      </w:r>
      <w:r w:rsidR="00D4276F">
        <w:rPr>
          <w:rFonts w:ascii="Times New Roman" w:hAnsi="Times New Roman" w:cs="Times New Roman"/>
        </w:rPr>
        <w:t>s</w:t>
      </w:r>
      <w:r w:rsidR="00B4631F">
        <w:rPr>
          <w:rFonts w:ascii="Times New Roman" w:hAnsi="Times New Roman" w:cs="Times New Roman"/>
        </w:rPr>
        <w:t xml:space="preserve"> for diet DNA metabarcoding in th</w:t>
      </w:r>
      <w:r w:rsidR="0024313B">
        <w:rPr>
          <w:rFonts w:ascii="Times New Roman" w:hAnsi="Times New Roman" w:cs="Times New Roman"/>
        </w:rPr>
        <w:t>ese</w:t>
      </w:r>
      <w:r w:rsidR="00B4631F">
        <w:rPr>
          <w:rFonts w:ascii="Times New Roman" w:hAnsi="Times New Roman" w:cs="Times New Roman"/>
        </w:rPr>
        <w:t xml:space="preserve"> consumer</w:t>
      </w:r>
      <w:r w:rsidR="0024313B">
        <w:rPr>
          <w:rFonts w:ascii="Times New Roman" w:hAnsi="Times New Roman" w:cs="Times New Roman"/>
        </w:rPr>
        <w:t>s</w:t>
      </w:r>
      <w:r w:rsidR="00B4631F">
        <w:rPr>
          <w:rFonts w:ascii="Times New Roman" w:hAnsi="Times New Roman" w:cs="Times New Roman"/>
        </w:rPr>
        <w:t>. Specifically, while</w:t>
      </w:r>
      <w:r>
        <w:rPr>
          <w:rFonts w:ascii="Times New Roman" w:hAnsi="Times New Roman" w:cs="Times New Roman"/>
        </w:rPr>
        <w:t xml:space="preserve"> web use consistently relaxed predator-prey size constraints, other traits such as venom use, did not. In other studies, centipedes, which use venom to subdue prey, often receive</w:t>
      </w:r>
      <w:r w:rsidR="00CE08F9">
        <w:rPr>
          <w:rFonts w:ascii="Times New Roman" w:hAnsi="Times New Roman" w:cs="Times New Roman"/>
        </w:rPr>
        <w:t xml:space="preserve"> inferred</w:t>
      </w:r>
      <w:r>
        <w:rPr>
          <w:rFonts w:ascii="Times New Roman" w:hAnsi="Times New Roman" w:cs="Times New Roman"/>
        </w:rPr>
        <w:t xml:space="preserve"> feeding interactions that relax prey size constraints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rPr>
        <w:t>Digel</w:t>
      </w:r>
      <w:proofErr w:type="spellEnd"/>
      <w:r>
        <w:rPr>
          <w:rFonts w:ascii="Times New Roman" w:hAnsi="Times New Roman" w:cs="Times New Roman"/>
        </w:rPr>
        <w:t xml:space="preserve"> et al.); however, in our dataset, th</w:t>
      </w:r>
      <w:r w:rsidR="00CE08F9">
        <w:rPr>
          <w:rFonts w:ascii="Times New Roman" w:hAnsi="Times New Roman" w:cs="Times New Roman"/>
        </w:rPr>
        <w:t>e</w:t>
      </w:r>
      <w:r>
        <w:rPr>
          <w:rFonts w:ascii="Times New Roman" w:hAnsi="Times New Roman" w:cs="Times New Roman"/>
        </w:rPr>
        <w:t xml:space="preserve"> centipede species consumed only proportionally very small prey</w:t>
      </w:r>
      <w:r w:rsidR="00D4276F">
        <w:rPr>
          <w:rFonts w:ascii="Times New Roman" w:hAnsi="Times New Roman" w:cs="Times New Roman"/>
        </w:rPr>
        <w:t xml:space="preserve"> (</w:t>
      </w:r>
      <w:r w:rsidR="00BF7A8B">
        <w:rPr>
          <w:rFonts w:ascii="Times New Roman" w:hAnsi="Times New Roman" w:cs="Times New Roman"/>
        </w:rPr>
        <w:t xml:space="preserve">mean predator-prey mass ratio </w:t>
      </w:r>
      <w:r w:rsidR="00BF7A8B" w:rsidRPr="00BF7A8B">
        <w:rPr>
          <w:rFonts w:ascii="Times New Roman" w:hAnsi="Times New Roman" w:cs="Times New Roman"/>
        </w:rPr>
        <w:t>247</w:t>
      </w:r>
      <w:r w:rsidR="00BF7A8B">
        <w:rPr>
          <w:rFonts w:ascii="Times New Roman" w:hAnsi="Times New Roman" w:cs="Times New Roman"/>
        </w:rPr>
        <w:t xml:space="preserve"> ± 61:1</w:t>
      </w:r>
      <w:r w:rsidR="0024313B">
        <w:rPr>
          <w:rFonts w:ascii="Times New Roman" w:hAnsi="Times New Roman" w:cs="Times New Roman"/>
        </w:rPr>
        <w:t>, Figure 2B</w:t>
      </w:r>
      <w:r w:rsidR="00D4276F">
        <w:rPr>
          <w:rFonts w:ascii="Times New Roman" w:hAnsi="Times New Roman" w:cs="Times New Roman"/>
        </w:rPr>
        <w:t xml:space="preserve">), suggesting </w:t>
      </w:r>
      <w:r>
        <w:rPr>
          <w:rFonts w:ascii="Times New Roman" w:hAnsi="Times New Roman" w:cs="Times New Roman"/>
        </w:rPr>
        <w:t xml:space="preserve">that venom use may not always relax prey size constraints. </w:t>
      </w:r>
      <w:r w:rsidR="00D4276F">
        <w:rPr>
          <w:rFonts w:ascii="Times New Roman" w:hAnsi="Times New Roman" w:cs="Times New Roman"/>
        </w:rPr>
        <w:t xml:space="preserve">Conversely, the earwig </w:t>
      </w:r>
      <w:r w:rsidR="00D4276F">
        <w:rPr>
          <w:rFonts w:ascii="Times New Roman" w:hAnsi="Times New Roman" w:cs="Times New Roman"/>
          <w:i/>
          <w:iCs/>
        </w:rPr>
        <w:t xml:space="preserve">E. </w:t>
      </w:r>
      <w:proofErr w:type="spellStart"/>
      <w:r w:rsidR="00D4276F">
        <w:rPr>
          <w:rFonts w:ascii="Times New Roman" w:hAnsi="Times New Roman" w:cs="Times New Roman"/>
          <w:i/>
          <w:iCs/>
        </w:rPr>
        <w:t>annulipes</w:t>
      </w:r>
      <w:proofErr w:type="spellEnd"/>
      <w:r w:rsidR="00D4276F">
        <w:rPr>
          <w:rFonts w:ascii="Times New Roman" w:hAnsi="Times New Roman" w:cs="Times New Roman"/>
          <w:i/>
          <w:iCs/>
        </w:rPr>
        <w:t xml:space="preserve">, </w:t>
      </w:r>
      <w:r w:rsidR="00D4276F">
        <w:rPr>
          <w:rFonts w:ascii="Times New Roman" w:hAnsi="Times New Roman" w:cs="Times New Roman"/>
        </w:rPr>
        <w:t xml:space="preserve">for which neither venom or web use is reported as a hunting strategy, </w:t>
      </w:r>
      <w:r w:rsidR="00B111EE">
        <w:rPr>
          <w:rFonts w:ascii="Times New Roman" w:hAnsi="Times New Roman" w:cs="Times New Roman"/>
        </w:rPr>
        <w:t xml:space="preserve">fed on proportionally very large prey compared to predator body size </w:t>
      </w:r>
      <w:r w:rsidR="00BF7A8B">
        <w:rPr>
          <w:rFonts w:ascii="Times New Roman" w:hAnsi="Times New Roman" w:cs="Times New Roman"/>
        </w:rPr>
        <w:t xml:space="preserve">(mean ± standard error of </w:t>
      </w:r>
      <w:r w:rsidR="00BF7A8B">
        <w:rPr>
          <w:rFonts w:ascii="Times New Roman" w:hAnsi="Times New Roman" w:cs="Times New Roman"/>
        </w:rPr>
        <w:lastRenderedPageBreak/>
        <w:t xml:space="preserve">predator-prey mass ratio </w:t>
      </w:r>
      <w:r w:rsidR="00BF7A8B" w:rsidRPr="00BF7A8B">
        <w:rPr>
          <w:rFonts w:ascii="Times New Roman" w:hAnsi="Times New Roman" w:cs="Times New Roman"/>
        </w:rPr>
        <w:t>4.35</w:t>
      </w:r>
      <w:r w:rsidR="00BF7A8B">
        <w:rPr>
          <w:rFonts w:ascii="Times New Roman" w:hAnsi="Times New Roman" w:cs="Times New Roman"/>
        </w:rPr>
        <w:t xml:space="preserve"> ± 1.99:1</w:t>
      </w:r>
      <w:r w:rsidR="0024313B">
        <w:rPr>
          <w:rFonts w:ascii="Times New Roman" w:hAnsi="Times New Roman" w:cs="Times New Roman"/>
        </w:rPr>
        <w:t>, Figure 2B</w:t>
      </w:r>
      <w:r w:rsidR="00B111EE">
        <w:rPr>
          <w:rFonts w:ascii="Times New Roman" w:hAnsi="Times New Roman" w:cs="Times New Roman"/>
        </w:rPr>
        <w:t>), either suggesting some other tool use in this predator or a reliance on scavenging (</w:t>
      </w:r>
      <w:r w:rsidR="00DF10B2">
        <w:rPr>
          <w:rFonts w:ascii="Times New Roman" w:hAnsi="Times New Roman" w:cs="Times New Roman"/>
        </w:rPr>
        <w:t>Wilson-Rankin et al. papers</w:t>
      </w:r>
      <w:r w:rsidR="00B111EE">
        <w:rPr>
          <w:rFonts w:ascii="Times New Roman" w:hAnsi="Times New Roman" w:cs="Times New Roman"/>
        </w:rPr>
        <w:t>).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p>
    <w:p w14:paraId="40E959AB" w14:textId="77777777" w:rsidR="00A268CE" w:rsidRDefault="00A268CE" w:rsidP="003507EC">
      <w:pPr>
        <w:rPr>
          <w:rFonts w:ascii="Times New Roman" w:hAnsi="Times New Roman" w:cs="Times New Roman"/>
        </w:rPr>
      </w:pPr>
    </w:p>
    <w:p w14:paraId="6616D2BA" w14:textId="77777777" w:rsidR="00A268CE" w:rsidRDefault="00A268CE" w:rsidP="003507EC">
      <w:pPr>
        <w:rPr>
          <w:rFonts w:ascii="Times New Roman" w:hAnsi="Times New Roman" w:cs="Times New Roman"/>
        </w:rPr>
      </w:pPr>
      <w:r>
        <w:rPr>
          <w:rFonts w:ascii="Times New Roman" w:hAnsi="Times New Roman" w:cs="Times New Roman"/>
        </w:rPr>
        <w:t>[How do we make these patterns general: borrow from CWM in plant trait work framework]</w:t>
      </w:r>
    </w:p>
    <w:p w14:paraId="0A38EB93" w14:textId="6A056389" w:rsidR="006F01DF" w:rsidRDefault="006F01DF" w:rsidP="003507EC">
      <w:pPr>
        <w:rPr>
          <w:rFonts w:ascii="Times New Roman" w:hAnsi="Times New Roman" w:cs="Times New Roman"/>
        </w:rPr>
      </w:pPr>
      <w:r>
        <w:rPr>
          <w:rFonts w:ascii="Times New Roman" w:hAnsi="Times New Roman" w:cs="Times New Roman"/>
        </w:rPr>
        <w:t xml:space="preserve">How important </w:t>
      </w:r>
      <w:r w:rsidR="00A268CE">
        <w:rPr>
          <w:rFonts w:ascii="Times New Roman" w:hAnsi="Times New Roman" w:cs="Times New Roman"/>
        </w:rPr>
        <w:t>different predator</w:t>
      </w:r>
      <w:r>
        <w:rPr>
          <w:rFonts w:ascii="Times New Roman" w:hAnsi="Times New Roman" w:cs="Times New Roman"/>
        </w:rPr>
        <w:t xml:space="preserve"> traits may</w:t>
      </w:r>
      <w:r w:rsidR="007E4195">
        <w:rPr>
          <w:rFonts w:ascii="Times New Roman" w:hAnsi="Times New Roman" w:cs="Times New Roman"/>
        </w:rPr>
        <w:t xml:space="preserve"> be</w:t>
      </w:r>
      <w:r>
        <w:rPr>
          <w:rFonts w:ascii="Times New Roman" w:hAnsi="Times New Roman" w:cs="Times New Roman"/>
        </w:rPr>
        <w:t xml:space="preserve"> in structuring a particular food web will depend on the species composition and the relative proportion of predator diversity and biomass with each of these traits, but differences among these communities in structure and function may be linked to the different constraints </w:t>
      </w:r>
      <w:r w:rsidR="00017D4F">
        <w:rPr>
          <w:rFonts w:ascii="Times New Roman" w:hAnsi="Times New Roman" w:cs="Times New Roman"/>
        </w:rPr>
        <w:t>faced by</w:t>
      </w:r>
      <w:r>
        <w:rPr>
          <w:rFonts w:ascii="Times New Roman" w:hAnsi="Times New Roman" w:cs="Times New Roman"/>
        </w:rPr>
        <w:t xml:space="preserve"> predators with different hunting traits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sidR="00017D4F">
        <w:rPr>
          <w:rFonts w:ascii="Times New Roman" w:hAnsi="Times New Roman" w:cs="Times New Roman"/>
        </w:rPr>
        <w:t>Os</w:t>
      </w:r>
      <w:proofErr w:type="spellEnd"/>
      <w:r w:rsidR="00017D4F">
        <w:rPr>
          <w:rFonts w:ascii="Times New Roman" w:hAnsi="Times New Roman" w:cs="Times New Roman"/>
        </w:rPr>
        <w:t xml:space="preserve"> </w:t>
      </w:r>
      <w:r>
        <w:rPr>
          <w:rFonts w:ascii="Times New Roman" w:hAnsi="Times New Roman" w:cs="Times New Roman"/>
        </w:rPr>
        <w:t xml:space="preserve">Schmitz papers). </w:t>
      </w:r>
      <w:r w:rsidR="00447D18">
        <w:rPr>
          <w:rFonts w:ascii="Times New Roman" w:hAnsi="Times New Roman" w:cs="Times New Roman"/>
        </w:rPr>
        <w:t xml:space="preserve">Indeed, the field could benefit from drawing on plant functional </w:t>
      </w:r>
      <w:r w:rsidR="00702C6D">
        <w:rPr>
          <w:rFonts w:ascii="Times New Roman" w:hAnsi="Times New Roman" w:cs="Times New Roman"/>
        </w:rPr>
        <w:t>trait approaches</w:t>
      </w:r>
      <w:r w:rsidR="00447D18">
        <w:rPr>
          <w:rFonts w:ascii="Times New Roman" w:hAnsi="Times New Roman" w:cs="Times New Roman"/>
        </w:rPr>
        <w:t xml:space="preserve"> in explaining context-specific variation to general patterns – the </w:t>
      </w:r>
      <w:r w:rsidR="00702C6D">
        <w:rPr>
          <w:rFonts w:ascii="Times New Roman" w:hAnsi="Times New Roman" w:cs="Times New Roman"/>
        </w:rPr>
        <w:t xml:space="preserve">general </w:t>
      </w:r>
      <w:r w:rsidR="00447D18">
        <w:rPr>
          <w:rFonts w:ascii="Times New Roman" w:hAnsi="Times New Roman" w:cs="Times New Roman"/>
        </w:rPr>
        <w:t>predator-prey size scaling for a</w:t>
      </w:r>
      <w:r w:rsidR="00702C6D">
        <w:rPr>
          <w:rFonts w:ascii="Times New Roman" w:hAnsi="Times New Roman" w:cs="Times New Roman"/>
        </w:rPr>
        <w:t xml:space="preserve"> particular</w:t>
      </w:r>
      <w:r w:rsidR="00447D18">
        <w:rPr>
          <w:rFonts w:ascii="Times New Roman" w:hAnsi="Times New Roman" w:cs="Times New Roman"/>
        </w:rPr>
        <w:t xml:space="preserve"> invertebrate food web may be the result of the community weighted mean of a combination of predator traits </w:t>
      </w:r>
      <w:r w:rsidR="00702C6D">
        <w:rPr>
          <w:rFonts w:ascii="Times New Roman" w:hAnsi="Times New Roman" w:cs="Times New Roman"/>
        </w:rPr>
        <w:t>(</w:t>
      </w:r>
      <w:proofErr w:type="gramStart"/>
      <w:r w:rsidR="00702C6D">
        <w:rPr>
          <w:rFonts w:ascii="Times New Roman" w:hAnsi="Times New Roman" w:cs="Times New Roman"/>
        </w:rPr>
        <w:t>e.g.</w:t>
      </w:r>
      <w:proofErr w:type="gramEnd"/>
      <w:r w:rsidR="00702C6D">
        <w:rPr>
          <w:rFonts w:ascii="Times New Roman" w:hAnsi="Times New Roman" w:cs="Times New Roman"/>
        </w:rPr>
        <w:t xml:space="preserve"> body size and web use). In this way, variations from a general cross-system predator-prey size relationship could be explained by the relative weight of other predator traits in a community (CITE – AN, RECOMMENDATIONS HERE?)</w:t>
      </w:r>
    </w:p>
    <w:p w14:paraId="7E9D502B" w14:textId="1B5B2946" w:rsidR="006F01DF" w:rsidRDefault="006F01DF" w:rsidP="003507EC">
      <w:pPr>
        <w:rPr>
          <w:rFonts w:ascii="Times New Roman" w:hAnsi="Times New Roman" w:cs="Times New Roman"/>
        </w:rPr>
      </w:pPr>
    </w:p>
    <w:p w14:paraId="134B27D1" w14:textId="35E499E0" w:rsidR="006F01DF" w:rsidRDefault="006F01DF" w:rsidP="003507EC">
      <w:pPr>
        <w:rPr>
          <w:rFonts w:ascii="Times New Roman" w:hAnsi="Times New Roman" w:cs="Times New Roman"/>
        </w:rPr>
      </w:pPr>
      <w:r>
        <w:rPr>
          <w:rFonts w:ascii="Times New Roman" w:hAnsi="Times New Roman" w:cs="Times New Roman"/>
        </w:rPr>
        <w:t>[DNA data is cool</w:t>
      </w:r>
      <w:r w:rsidR="00447D18">
        <w:rPr>
          <w:rFonts w:ascii="Times New Roman" w:hAnsi="Times New Roman" w:cs="Times New Roman"/>
        </w:rPr>
        <w:t>, and in need of some refinement</w:t>
      </w:r>
      <w:r>
        <w:rPr>
          <w:rFonts w:ascii="Times New Roman" w:hAnsi="Times New Roman" w:cs="Times New Roman"/>
        </w:rPr>
        <w:t>]</w:t>
      </w:r>
    </w:p>
    <w:p w14:paraId="27A7D621" w14:textId="6B8DA763"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restrict prey identification to courser taxonomic levels. While in this study individual body size data had high resolution for the predators included, we are still limited in knowing the individual sizes of prey items consumed by these predators</w:t>
      </w:r>
      <w:r w:rsidR="00CE08F9">
        <w:rPr>
          <w:rFonts w:ascii="Times New Roman" w:hAnsi="Times New Roman" w:cs="Times New Roman"/>
        </w:rPr>
        <w:t xml:space="preserve"> because methods in the field are</w:t>
      </w:r>
      <w:r w:rsidR="00823D7D">
        <w:rPr>
          <w:rFonts w:ascii="Times New Roman" w:hAnsi="Times New Roman" w:cs="Times New Roman"/>
        </w:rPr>
        <w:t xml:space="preserve"> unable to link DNA abundance in a metabarcoding sample to the biomass of the organism that</w:t>
      </w:r>
      <w:r w:rsidR="00CE08F9">
        <w:rPr>
          <w:rFonts w:ascii="Times New Roman" w:hAnsi="Times New Roman" w:cs="Times New Roman"/>
        </w:rPr>
        <w:t xml:space="preserve"> contributed that</w:t>
      </w:r>
      <w:r w:rsidR="00823D7D">
        <w:rPr>
          <w:rFonts w:ascii="Times New Roman" w:hAnsi="Times New Roman" w:cs="Times New Roman"/>
        </w:rPr>
        <w:t xml:space="preserve"> DNA</w:t>
      </w:r>
      <w:r w:rsidR="00CE08F9">
        <w:rPr>
          <w:rFonts w:ascii="Times New Roman" w:hAnsi="Times New Roman" w:cs="Times New Roman"/>
        </w:rPr>
        <w:t xml:space="preserve"> to the sample</w:t>
      </w:r>
      <w:r w:rsidR="00823D7D">
        <w:rPr>
          <w:rFonts w:ascii="Times New Roman" w:hAnsi="Times New Roman" w:cs="Times New Roman"/>
        </w:rPr>
        <w:t xml:space="preserve"> (</w:t>
      </w:r>
      <w:proofErr w:type="gramStart"/>
      <w:r w:rsidR="00823D7D">
        <w:rPr>
          <w:rFonts w:ascii="Times New Roman" w:hAnsi="Times New Roman" w:cs="Times New Roman"/>
        </w:rPr>
        <w:t>e.g.</w:t>
      </w:r>
      <w:proofErr w:type="gramEnd"/>
      <w:r w:rsidR="00823D7D">
        <w:rPr>
          <w:rFonts w:ascii="Times New Roman" w:hAnsi="Times New Roman" w:cs="Times New Roman"/>
        </w:rPr>
        <w:t xml:space="preserve"> </w:t>
      </w:r>
      <w:proofErr w:type="spellStart"/>
      <w:r w:rsidR="00823D7D">
        <w:rPr>
          <w:rFonts w:ascii="Times New Roman" w:hAnsi="Times New Roman" w:cs="Times New Roman"/>
        </w:rPr>
        <w:t>Elbrecht</w:t>
      </w:r>
      <w:proofErr w:type="spellEnd"/>
      <w:r w:rsidR="00823D7D">
        <w:rPr>
          <w:rFonts w:ascii="Times New Roman" w:hAnsi="Times New Roman" w:cs="Times New Roman"/>
        </w:rPr>
        <w:t xml:space="preserve"> studies)</w:t>
      </w:r>
      <w:r w:rsidR="00CE08F9">
        <w:rPr>
          <w:rFonts w:ascii="Times New Roman" w:hAnsi="Times New Roman" w:cs="Times New Roman"/>
        </w:rPr>
        <w:t>. A</w:t>
      </w:r>
      <w:r w:rsidR="00823D7D">
        <w:rPr>
          <w:rFonts w:ascii="Times New Roman" w:hAnsi="Times New Roman" w:cs="Times New Roman"/>
        </w:rPr>
        <w:t>dding data on prey densit</w:t>
      </w:r>
      <w:r w:rsidR="00CE08F9">
        <w:rPr>
          <w:rFonts w:ascii="Times New Roman" w:hAnsi="Times New Roman" w:cs="Times New Roman"/>
        </w:rPr>
        <w:t>y</w:t>
      </w:r>
      <w:r w:rsidR="00823D7D">
        <w:rPr>
          <w:rFonts w:ascii="Times New Roman" w:hAnsi="Times New Roman" w:cs="Times New Roman"/>
        </w:rPr>
        <w:t xml:space="preserve"> and body size distributions may help to constrain feeding interactions to prey size classes based on the likelihood of encounter</w:t>
      </w:r>
      <w:r w:rsidR="00CE08F9">
        <w:rPr>
          <w:rFonts w:ascii="Times New Roman" w:hAnsi="Times New Roman" w:cs="Times New Roman"/>
        </w:rPr>
        <w:t xml:space="preserve"> </w:t>
      </w:r>
      <w:r w:rsidR="00823D7D">
        <w:rPr>
          <w:rFonts w:ascii="Times New Roman" w:hAnsi="Times New Roman" w:cs="Times New Roman"/>
        </w:rPr>
        <w:t>(OR SOMETHING?). Furthermore, c</w:t>
      </w:r>
      <w:r w:rsidR="0024313B">
        <w:rPr>
          <w:rFonts w:ascii="Times New Roman" w:hAnsi="Times New Roman" w:cs="Times New Roman"/>
        </w:rPr>
        <w:t xml:space="preserve">ombined with </w:t>
      </w:r>
      <w:r w:rsidR="00823D7D">
        <w:rPr>
          <w:rFonts w:ascii="Times New Roman" w:hAnsi="Times New Roman" w:cs="Times New Roman"/>
        </w:rPr>
        <w:t xml:space="preserve">these </w:t>
      </w:r>
      <w:r w:rsidR="0024313B">
        <w:rPr>
          <w:rFonts w:ascii="Times New Roman" w:hAnsi="Times New Roman" w:cs="Times New Roman"/>
        </w:rPr>
        <w:t>environmental datasets (</w:t>
      </w:r>
      <w:proofErr w:type="gramStart"/>
      <w:r w:rsidR="0024313B">
        <w:rPr>
          <w:rFonts w:ascii="Times New Roman" w:hAnsi="Times New Roman" w:cs="Times New Roman"/>
        </w:rPr>
        <w:t>e.g.</w:t>
      </w:r>
      <w:proofErr w:type="gramEnd"/>
      <w:r w:rsidR="0024313B">
        <w:rPr>
          <w:rFonts w:ascii="Times New Roman" w:hAnsi="Times New Roman" w:cs="Times New Roman"/>
        </w:rPr>
        <w:t xml:space="preserve"> prey densities), diet DNA metabarcoding </w:t>
      </w:r>
      <w:r>
        <w:rPr>
          <w:rFonts w:ascii="Times New Roman" w:hAnsi="Times New Roman" w:cs="Times New Roman"/>
        </w:rPr>
        <w:t>data c</w:t>
      </w:r>
      <w:r w:rsidR="00CE08F9">
        <w:rPr>
          <w:rFonts w:ascii="Times New Roman" w:hAnsi="Times New Roman" w:cs="Times New Roman"/>
        </w:rPr>
        <w:t>ould</w:t>
      </w:r>
      <w:r>
        <w:rPr>
          <w:rFonts w:ascii="Times New Roman" w:hAnsi="Times New Roman" w:cs="Times New Roman"/>
        </w:rPr>
        <w:t xml:space="preserve"> be used to describe interaction strengths</w:t>
      </w:r>
      <w:r w:rsidR="00CE08F9">
        <w:rPr>
          <w:rFonts w:ascii="Times New Roman" w:hAnsi="Times New Roman" w:cs="Times New Roman"/>
        </w:rPr>
        <w:t xml:space="preserve"> (how frequently an interaction occurs given its likelihood based on prey abundance)</w:t>
      </w:r>
      <w:r>
        <w:rPr>
          <w:rFonts w:ascii="Times New Roman" w:hAnsi="Times New Roman" w:cs="Times New Roman"/>
        </w:rPr>
        <w:t>, which can predict dynamics in biological communities through time and space more accurately than binary interaction occurrence data (</w:t>
      </w:r>
      <w:proofErr w:type="spellStart"/>
      <w:r w:rsidR="0024313B">
        <w:rPr>
          <w:rFonts w:ascii="Times New Roman" w:hAnsi="Times New Roman" w:cs="Times New Roman"/>
        </w:rPr>
        <w:t>Eitzinger</w:t>
      </w:r>
      <w:proofErr w:type="spellEnd"/>
      <w:r w:rsidR="0024313B">
        <w:rPr>
          <w:rFonts w:ascii="Times New Roman" w:hAnsi="Times New Roman" w:cs="Times New Roman"/>
        </w:rPr>
        <w:t xml:space="preserve"> et al. 2018, Preston et al. 2019, </w:t>
      </w:r>
      <w:r w:rsidR="00DF10B2">
        <w:rPr>
          <w:rFonts w:ascii="Times New Roman" w:hAnsi="Times New Roman" w:cs="Times New Roman"/>
        </w:rPr>
        <w:t xml:space="preserve">Tang et al. 2014, Emmerson et al. </w:t>
      </w:r>
      <w:commentRangeStart w:id="2"/>
      <w:r w:rsidR="00DF10B2">
        <w:rPr>
          <w:rFonts w:ascii="Times New Roman" w:hAnsi="Times New Roman" w:cs="Times New Roman"/>
        </w:rPr>
        <w:t>2004</w:t>
      </w:r>
      <w:commentRangeEnd w:id="2"/>
      <w:r w:rsidR="007C30CF">
        <w:rPr>
          <w:rStyle w:val="CommentReference"/>
        </w:rPr>
        <w:commentReference w:id="2"/>
      </w:r>
      <w:r w:rsidR="0024313B">
        <w:rPr>
          <w:rFonts w:ascii="Times New Roman" w:hAnsi="Times New Roman" w:cs="Times New Roman"/>
        </w:rPr>
        <w:t>).</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A5342E9"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 xml:space="preserve">and hunting </w:t>
      </w:r>
      <w:r w:rsidR="009C1573">
        <w:rPr>
          <w:rFonts w:ascii="Times New Roman" w:hAnsi="Times New Roman" w:cs="Times New Roman"/>
        </w:rPr>
        <w:lastRenderedPageBreak/>
        <w:t xml:space="preserve">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commentRangeStart w:id="3"/>
      <w:r>
        <w:rPr>
          <w:rFonts w:ascii="Times New Roman" w:hAnsi="Times New Roman" w:cs="Times New Roman"/>
        </w:rPr>
        <w:t>Figure</w:t>
      </w:r>
      <w:commentRangeEnd w:id="3"/>
      <w:r w:rsidR="00823D7D">
        <w:rPr>
          <w:rStyle w:val="CommentReference"/>
        </w:rPr>
        <w:commentReference w:id="3"/>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4"/>
      <w:r>
        <w:rPr>
          <w:rFonts w:ascii="Times New Roman" w:hAnsi="Times New Roman" w:cs="Times New Roman"/>
        </w:rPr>
        <w:lastRenderedPageBreak/>
        <w:t>Figure</w:t>
      </w:r>
      <w:commentRangeEnd w:id="4"/>
      <w:r w:rsidR="009523CC">
        <w:rPr>
          <w:rStyle w:val="CommentReference"/>
        </w:rPr>
        <w:commentReference w:id="4"/>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commentRangeStart w:id="5"/>
      <w:r>
        <w:rPr>
          <w:rFonts w:ascii="Times New Roman" w:hAnsi="Times New Roman" w:cs="Times New Roman"/>
        </w:rPr>
        <w:t>Figure</w:t>
      </w:r>
      <w:commentRangeEnd w:id="5"/>
      <w:r w:rsidR="00823D7D">
        <w:rPr>
          <w:rStyle w:val="CommentReference"/>
        </w:rPr>
        <w:commentReference w:id="5"/>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9T10:14:00Z" w:initials="AMK">
    <w:p w14:paraId="0806792F" w14:textId="3F14A05A" w:rsidR="00A24350" w:rsidRDefault="00A24350">
      <w:pPr>
        <w:pStyle w:val="CommentText"/>
      </w:pPr>
      <w:r>
        <w:rPr>
          <w:rStyle w:val="CommentReference"/>
        </w:rPr>
        <w:annotationRef/>
      </w:r>
      <w:r>
        <w:t>I would like to also include people who worked in the lab for this project and I also do not remember the name of one person who worked with us briefly in the field (from USGS) in 2016 who I would invite as well!</w:t>
      </w:r>
    </w:p>
  </w:comment>
  <w:comment w:id="1" w:author="Ana Miller-Ter Kuile" w:date="2021-02-08T14:13:00Z" w:initials="AMK">
    <w:p w14:paraId="44378421" w14:textId="5CC36818" w:rsidR="00341F31" w:rsidRDefault="00341F31">
      <w:pPr>
        <w:pStyle w:val="CommentText"/>
      </w:pPr>
      <w:r>
        <w:rPr>
          <w:rStyle w:val="CommentReference"/>
        </w:rPr>
        <w:annotationRef/>
      </w:r>
      <w:r>
        <w:t xml:space="preserve">What structures predator prey interactions? Is it body size, is it species, is it </w:t>
      </w:r>
      <w:r w:rsidR="00E86C69">
        <w:t xml:space="preserve">a combo? </w:t>
      </w:r>
    </w:p>
    <w:p w14:paraId="4F7D3BC2" w14:textId="126A4F8E" w:rsidR="00E86C69" w:rsidRDefault="00E86C69">
      <w:pPr>
        <w:pStyle w:val="CommentText"/>
      </w:pPr>
    </w:p>
    <w:p w14:paraId="137AB868" w14:textId="7B230D5E" w:rsidR="00E86C69" w:rsidRDefault="00E86C69">
      <w:pPr>
        <w:pStyle w:val="CommentText"/>
      </w:pPr>
      <w:r>
        <w:t xml:space="preserve">While we know this for some environments, </w:t>
      </w:r>
      <w:r>
        <w:rPr>
          <w:rFonts w:ascii="Helvetica" w:hAnsi="Helvetica" w:cs="Helvetica"/>
        </w:rPr>
        <w:t>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w:t>
      </w:r>
    </w:p>
    <w:p w14:paraId="1B320C50" w14:textId="7E408EEB" w:rsidR="00341F31" w:rsidRDefault="00341F31">
      <w:pPr>
        <w:pStyle w:val="CommentText"/>
      </w:pPr>
    </w:p>
    <w:p w14:paraId="0DB7BB25" w14:textId="5C9331F6" w:rsidR="00E86C69" w:rsidRDefault="00E86C69">
      <w:pPr>
        <w:pStyle w:val="CommentText"/>
      </w:pPr>
      <w:r>
        <w:rPr>
          <w:rFonts w:ascii="Helvetica" w:hAnsi="Helvetica" w:cs="Helvetica"/>
        </w:rPr>
        <w:t>Up until now! Ta da metabarcoding we can solve this gap (thanks Devyn)</w:t>
      </w:r>
    </w:p>
    <w:p w14:paraId="50850A46" w14:textId="20D4B50A" w:rsidR="00341F31" w:rsidRDefault="00341F31">
      <w:pPr>
        <w:pStyle w:val="CommentText"/>
      </w:pPr>
    </w:p>
  </w:comment>
  <w:comment w:id="2" w:author="Ana Miller-Ter Kuile" w:date="2021-02-25T14:01:00Z" w:initials="AMK">
    <w:p w14:paraId="0B16DC25" w14:textId="77777777" w:rsidR="007C30CF" w:rsidRDefault="007C30CF">
      <w:pPr>
        <w:pStyle w:val="CommentText"/>
      </w:pPr>
      <w:r>
        <w:rPr>
          <w:rStyle w:val="CommentReference"/>
        </w:rPr>
        <w:annotationRef/>
      </w:r>
      <w:r>
        <w:t xml:space="preserve">Dan Preston: </w:t>
      </w:r>
    </w:p>
    <w:p w14:paraId="22B55994" w14:textId="6C22B8C2" w:rsidR="007C30CF" w:rsidRDefault="007C30CF">
      <w:pPr>
        <w:pStyle w:val="CommentText"/>
      </w:pPr>
      <w:r>
        <w:t xml:space="preserve">I think you should add in a paragraph on some limitations/caveats/in relation to future directions. </w:t>
      </w:r>
      <w:proofErr w:type="gramStart"/>
      <w:r>
        <w:t>E.g.</w:t>
      </w:r>
      <w:proofErr w:type="gramEnd"/>
      <w:r>
        <w:t xml:space="preserve"> family level prey ID, inability to record data on individual prey sizes, no info on prey counts, </w:t>
      </w:r>
      <w:proofErr w:type="spellStart"/>
      <w:r>
        <w:t>etc</w:t>
      </w:r>
      <w:proofErr w:type="spellEnd"/>
      <w:r>
        <w:t>… brainstorm which ones a reviewer might bring up and mention those, but in the context of future directions. This is sort of a balancing act between acknowledging some limitations, but not undercutting your study at all (which is impressive)</w:t>
      </w:r>
    </w:p>
  </w:comment>
  <w:comment w:id="3" w:author="Ana Miller-Ter Kuile" w:date="2021-02-25T14:10:00Z" w:initials="AMK">
    <w:p w14:paraId="773AC9F2" w14:textId="5FB73494" w:rsidR="00823D7D" w:rsidRDefault="00823D7D">
      <w:pPr>
        <w:pStyle w:val="CommentText"/>
      </w:pPr>
      <w:r>
        <w:rPr>
          <w:rStyle w:val="CommentReference"/>
        </w:rPr>
        <w:annotationRef/>
      </w:r>
      <w:r>
        <w:t>Update colors in this graph</w:t>
      </w:r>
    </w:p>
  </w:comment>
  <w:comment w:id="4"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 w:id="5" w:author="Ana Miller-Ter Kuile" w:date="2021-02-25T14:10:00Z" w:initials="AMK">
    <w:p w14:paraId="1268F56C" w14:textId="7A4BD9FB" w:rsidR="00823D7D" w:rsidRDefault="00823D7D">
      <w:pPr>
        <w:pStyle w:val="CommentText"/>
      </w:pPr>
      <w:r>
        <w:rPr>
          <w:rStyle w:val="CommentReference"/>
        </w:rPr>
        <w:annotationRef/>
      </w:r>
      <w:r>
        <w:t>Add a 1 to y-axis on this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06792F" w15:done="0"/>
  <w15:commentEx w15:paraId="50850A46" w15:done="0"/>
  <w15:commentEx w15:paraId="22B55994" w15:done="0"/>
  <w15:commentEx w15:paraId="773AC9F2" w15:done="0"/>
  <w15:commentEx w15:paraId="139BC79B" w15:done="0"/>
  <w15:commentEx w15:paraId="1268F5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EF4" w16cex:dateUtc="2021-02-09T16:14:00Z"/>
  <w16cex:commentExtensible w16cex:durableId="23CBC58C" w16cex:dateUtc="2021-02-08T20:13:00Z"/>
  <w16cex:commentExtensible w16cex:durableId="23E22C3C" w16cex:dateUtc="2021-02-25T20:01:00Z"/>
  <w16cex:commentExtensible w16cex:durableId="23E22E54" w16cex:dateUtc="2021-02-25T20:10:00Z"/>
  <w16cex:commentExtensible w16cex:durableId="23C693A3" w16cex:dateUtc="2021-02-04T21:39:00Z"/>
  <w16cex:commentExtensible w16cex:durableId="23E22E5F" w16cex:dateUtc="2021-02-25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06792F" w16cid:durableId="23CCDEF4"/>
  <w16cid:commentId w16cid:paraId="50850A46" w16cid:durableId="23CBC58C"/>
  <w16cid:commentId w16cid:paraId="22B55994" w16cid:durableId="23E22C3C"/>
  <w16cid:commentId w16cid:paraId="773AC9F2" w16cid:durableId="23E22E54"/>
  <w16cid:commentId w16cid:paraId="139BC79B" w16cid:durableId="23C693A3"/>
  <w16cid:commentId w16cid:paraId="1268F56C" w16cid:durableId="23E22E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4A14"/>
    <w:rsid w:val="000D401C"/>
    <w:rsid w:val="000D4198"/>
    <w:rsid w:val="000E1D95"/>
    <w:rsid w:val="000F7C18"/>
    <w:rsid w:val="0010005A"/>
    <w:rsid w:val="00121B45"/>
    <w:rsid w:val="001231A3"/>
    <w:rsid w:val="0012525B"/>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1F0C75"/>
    <w:rsid w:val="00204B58"/>
    <w:rsid w:val="002052D6"/>
    <w:rsid w:val="002165F0"/>
    <w:rsid w:val="00225686"/>
    <w:rsid w:val="002348A7"/>
    <w:rsid w:val="002350AD"/>
    <w:rsid w:val="0024313B"/>
    <w:rsid w:val="002448DC"/>
    <w:rsid w:val="00254F56"/>
    <w:rsid w:val="002634AD"/>
    <w:rsid w:val="002839CD"/>
    <w:rsid w:val="00291AAB"/>
    <w:rsid w:val="0029353F"/>
    <w:rsid w:val="00294969"/>
    <w:rsid w:val="002A0B84"/>
    <w:rsid w:val="002A1711"/>
    <w:rsid w:val="002A238E"/>
    <w:rsid w:val="002A4EE8"/>
    <w:rsid w:val="002B0371"/>
    <w:rsid w:val="002B0AC6"/>
    <w:rsid w:val="002B75ED"/>
    <w:rsid w:val="002B7BAF"/>
    <w:rsid w:val="002C2187"/>
    <w:rsid w:val="002E3980"/>
    <w:rsid w:val="002F29FA"/>
    <w:rsid w:val="002F62A7"/>
    <w:rsid w:val="002F7925"/>
    <w:rsid w:val="00305DBF"/>
    <w:rsid w:val="00307687"/>
    <w:rsid w:val="00341F31"/>
    <w:rsid w:val="003468A3"/>
    <w:rsid w:val="003507EC"/>
    <w:rsid w:val="00353D0D"/>
    <w:rsid w:val="00355E52"/>
    <w:rsid w:val="003621D8"/>
    <w:rsid w:val="00371240"/>
    <w:rsid w:val="003857EC"/>
    <w:rsid w:val="00387A9A"/>
    <w:rsid w:val="003A56A6"/>
    <w:rsid w:val="003B291B"/>
    <w:rsid w:val="003B2B19"/>
    <w:rsid w:val="003B2EC1"/>
    <w:rsid w:val="003C0510"/>
    <w:rsid w:val="003C0B2A"/>
    <w:rsid w:val="003C17C3"/>
    <w:rsid w:val="003C63A4"/>
    <w:rsid w:val="003D121A"/>
    <w:rsid w:val="003D44BC"/>
    <w:rsid w:val="003E2AB0"/>
    <w:rsid w:val="003F2C77"/>
    <w:rsid w:val="003F3823"/>
    <w:rsid w:val="003F7A55"/>
    <w:rsid w:val="00402ED9"/>
    <w:rsid w:val="00403088"/>
    <w:rsid w:val="0040503F"/>
    <w:rsid w:val="00405883"/>
    <w:rsid w:val="004144A6"/>
    <w:rsid w:val="00415996"/>
    <w:rsid w:val="004239D4"/>
    <w:rsid w:val="0044439B"/>
    <w:rsid w:val="0044605D"/>
    <w:rsid w:val="00447D18"/>
    <w:rsid w:val="00453D2E"/>
    <w:rsid w:val="00461B4A"/>
    <w:rsid w:val="0046553C"/>
    <w:rsid w:val="004659FC"/>
    <w:rsid w:val="00475B7A"/>
    <w:rsid w:val="00477419"/>
    <w:rsid w:val="0049241C"/>
    <w:rsid w:val="00494475"/>
    <w:rsid w:val="00494CCD"/>
    <w:rsid w:val="004B108C"/>
    <w:rsid w:val="004B36D0"/>
    <w:rsid w:val="004D0A9F"/>
    <w:rsid w:val="004D6CED"/>
    <w:rsid w:val="004E1846"/>
    <w:rsid w:val="004E264D"/>
    <w:rsid w:val="004E7FA1"/>
    <w:rsid w:val="004F1FFA"/>
    <w:rsid w:val="004F21B4"/>
    <w:rsid w:val="004F2733"/>
    <w:rsid w:val="00501C6F"/>
    <w:rsid w:val="00520247"/>
    <w:rsid w:val="00546DF8"/>
    <w:rsid w:val="005676C9"/>
    <w:rsid w:val="005730E0"/>
    <w:rsid w:val="0059261E"/>
    <w:rsid w:val="005961E9"/>
    <w:rsid w:val="005963C3"/>
    <w:rsid w:val="005B0CAE"/>
    <w:rsid w:val="005B2EE2"/>
    <w:rsid w:val="005D4BB1"/>
    <w:rsid w:val="00600687"/>
    <w:rsid w:val="00602E4D"/>
    <w:rsid w:val="006058A6"/>
    <w:rsid w:val="00606769"/>
    <w:rsid w:val="0060750A"/>
    <w:rsid w:val="00617DAF"/>
    <w:rsid w:val="006203A6"/>
    <w:rsid w:val="00622D18"/>
    <w:rsid w:val="00624885"/>
    <w:rsid w:val="00627850"/>
    <w:rsid w:val="0067570A"/>
    <w:rsid w:val="006913C2"/>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C30CF"/>
    <w:rsid w:val="007D2AA9"/>
    <w:rsid w:val="007E0F1E"/>
    <w:rsid w:val="007E4195"/>
    <w:rsid w:val="007E78C6"/>
    <w:rsid w:val="007F1B51"/>
    <w:rsid w:val="00814A30"/>
    <w:rsid w:val="00823D7D"/>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5ACD"/>
    <w:rsid w:val="00A06097"/>
    <w:rsid w:val="00A20941"/>
    <w:rsid w:val="00A24350"/>
    <w:rsid w:val="00A268CE"/>
    <w:rsid w:val="00A44AD9"/>
    <w:rsid w:val="00A6309C"/>
    <w:rsid w:val="00AA21CE"/>
    <w:rsid w:val="00AA468F"/>
    <w:rsid w:val="00AA7DFB"/>
    <w:rsid w:val="00AB0CAD"/>
    <w:rsid w:val="00AB5841"/>
    <w:rsid w:val="00AC3410"/>
    <w:rsid w:val="00AE15C5"/>
    <w:rsid w:val="00B00773"/>
    <w:rsid w:val="00B1051B"/>
    <w:rsid w:val="00B111EE"/>
    <w:rsid w:val="00B26C4B"/>
    <w:rsid w:val="00B276E1"/>
    <w:rsid w:val="00B36E03"/>
    <w:rsid w:val="00B40970"/>
    <w:rsid w:val="00B41AD7"/>
    <w:rsid w:val="00B4631F"/>
    <w:rsid w:val="00B46515"/>
    <w:rsid w:val="00B54432"/>
    <w:rsid w:val="00B56487"/>
    <w:rsid w:val="00B654B1"/>
    <w:rsid w:val="00B701CD"/>
    <w:rsid w:val="00B74B1A"/>
    <w:rsid w:val="00B8085B"/>
    <w:rsid w:val="00B80A3F"/>
    <w:rsid w:val="00B85FF8"/>
    <w:rsid w:val="00BC5DEF"/>
    <w:rsid w:val="00BD3DFE"/>
    <w:rsid w:val="00BE3389"/>
    <w:rsid w:val="00BE76F0"/>
    <w:rsid w:val="00BE7735"/>
    <w:rsid w:val="00BF7A8B"/>
    <w:rsid w:val="00C06C6B"/>
    <w:rsid w:val="00C27195"/>
    <w:rsid w:val="00C34DA1"/>
    <w:rsid w:val="00C66243"/>
    <w:rsid w:val="00C66B85"/>
    <w:rsid w:val="00C74DBA"/>
    <w:rsid w:val="00C77D40"/>
    <w:rsid w:val="00C87714"/>
    <w:rsid w:val="00C924D0"/>
    <w:rsid w:val="00C959E3"/>
    <w:rsid w:val="00CA1461"/>
    <w:rsid w:val="00CB0296"/>
    <w:rsid w:val="00CC208F"/>
    <w:rsid w:val="00CC465F"/>
    <w:rsid w:val="00CD2D4F"/>
    <w:rsid w:val="00CD570A"/>
    <w:rsid w:val="00CD6510"/>
    <w:rsid w:val="00CE08F9"/>
    <w:rsid w:val="00CE3DDF"/>
    <w:rsid w:val="00CE5FE7"/>
    <w:rsid w:val="00CF6E01"/>
    <w:rsid w:val="00D002CC"/>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3505C"/>
    <w:rsid w:val="00F426E2"/>
    <w:rsid w:val="00F5116F"/>
    <w:rsid w:val="00F66AC9"/>
    <w:rsid w:val="00F718A5"/>
    <w:rsid w:val="00F751CF"/>
    <w:rsid w:val="00F8078A"/>
    <w:rsid w:val="00F83177"/>
    <w:rsid w:val="00F90CA2"/>
    <w:rsid w:val="00F954A7"/>
    <w:rsid w:val="00FB09BB"/>
    <w:rsid w:val="00FB0D5B"/>
    <w:rsid w:val="00FB576C"/>
    <w:rsid w:val="00FB5F0B"/>
    <w:rsid w:val="00FC6BBF"/>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TotalTime>
  <Pages>13</Pages>
  <Words>7054</Words>
  <Characters>4021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53</cp:revision>
  <dcterms:created xsi:type="dcterms:W3CDTF">2021-02-08T20:00:00Z</dcterms:created>
  <dcterms:modified xsi:type="dcterms:W3CDTF">2021-02-25T20:28:00Z</dcterms:modified>
</cp:coreProperties>
</file>